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DA37" w14:textId="17D9D08A" w:rsidR="00885AAC" w:rsidRDefault="00885AAC" w:rsidP="007268BD">
      <w:pPr>
        <w:pStyle w:val="Title"/>
        <w:contextualSpacing/>
      </w:pPr>
      <w:r>
        <w:t xml:space="preserve">Dissertation </w:t>
      </w:r>
      <w:r w:rsidR="00EE3686">
        <w:t>p</w:t>
      </w:r>
      <w:r>
        <w:t>rospectus:</w:t>
      </w:r>
    </w:p>
    <w:p w14:paraId="67037622" w14:textId="2B015607" w:rsidR="00CA5A11" w:rsidRDefault="00885AAC" w:rsidP="00CA5A11">
      <w:pPr>
        <w:pStyle w:val="Title"/>
      </w:pPr>
      <w:r>
        <w:t>Lexical flexibility in discourse</w:t>
      </w:r>
    </w:p>
    <w:p w14:paraId="6D4E0403" w14:textId="5DF8C3E0" w:rsidR="00CA5A11" w:rsidRDefault="00CA5A11" w:rsidP="00CA5A11">
      <w:pPr>
        <w:pStyle w:val="Subtitle"/>
      </w:pPr>
      <w:r>
        <w:t>Daniel W. Hieber</w:t>
      </w:r>
    </w:p>
    <w:p w14:paraId="27DD4A16" w14:textId="6A9FCCAB" w:rsidR="007268BD" w:rsidRDefault="00CA5A11" w:rsidP="00DE6C31">
      <w:pPr>
        <w:pStyle w:val="Subtitle"/>
      </w:pPr>
      <w:r>
        <w:t>University of California, Santa Barbara</w:t>
      </w:r>
    </w:p>
    <w:p w14:paraId="444ABF15" w14:textId="4D518417" w:rsidR="00F02440" w:rsidRDefault="00DE6C31" w:rsidP="009C5A3B">
      <w:pPr>
        <w:pStyle w:val="Heading1"/>
      </w:pPr>
      <w:r>
        <w:t>Introduction</w:t>
      </w:r>
    </w:p>
    <w:p w14:paraId="4B453D32" w14:textId="1F72F963" w:rsidR="007E78E9"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fldChar w:fldCharType="begin" w:fldLock="1"/>
      </w:r>
      <w:r w:rsidR="00BF31B7">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BF31B7">
        <w:fldChar w:fldCharType="separate"/>
      </w:r>
      <w:r w:rsidR="00BF31B7" w:rsidRPr="00BF31B7">
        <w:rPr>
          <w:noProof/>
        </w:rPr>
        <w:t>Croft 1990</w:t>
      </w:r>
      <w:r w:rsidR="00BF31B7">
        <w:fldChar w:fldCharType="end"/>
      </w:r>
      <w:r w:rsidR="004F13E5">
        <w:t>) with no overt coding</w:t>
      </w:r>
      <w:r w:rsidR="00B57E77">
        <w:t xml:space="preserve"> </w:t>
      </w:r>
      <w:r w:rsidR="00B57E77">
        <w:fldChar w:fldCharType="begin" w:fldLock="1"/>
      </w:r>
      <w:r w:rsidR="00B96524">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van Lier 2017:242)", "plainTextFormattedCitation" : "(Hengeveld 1992:65; Croft 2001:66; van Lier 2016:197; van Lier 2017:242)", "previouslyFormattedCitation" : "(Hengeveld 1992:65; Croft 2001:66; van Lier 2016:197; van Lier 2017:242)" }, "properties" : {  }, "schema" : "https://github.com/citation-style-language/schema/raw/master/csl-citation.json" }</w:instrText>
      </w:r>
      <w:r w:rsidR="00B57E77">
        <w:fldChar w:fldCharType="separate"/>
      </w:r>
      <w:r w:rsidR="00C61ADB" w:rsidRPr="00C61ADB">
        <w:rPr>
          <w:noProof/>
        </w:rPr>
        <w:t>(Hengeveld 1992:65; Croft 2001:66; van Lier 2016:197; van Lier 2017:242)</w:t>
      </w:r>
      <w:r w:rsidR="00B57E77">
        <w:fldChar w:fldCharType="end"/>
      </w:r>
      <w:r w:rsidR="00833849">
        <w:t>.</w:t>
      </w:r>
      <w:r w:rsidR="00313B0C">
        <w:t xml:space="preserve"> This is 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313B0C">
        <w:t xml:space="preserve"> </w:t>
      </w:r>
      <w:r w:rsidR="00AF0D0E">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F0D0E">
        <w:fldChar w:fldCharType="separate"/>
      </w:r>
      <w:r w:rsidR="00E60471" w:rsidRPr="00E60471">
        <w:rPr>
          <w:noProof/>
        </w:rPr>
        <w:t>(Crystal 2008:114)</w:t>
      </w:r>
      <w:r w:rsidR="00AF0D0E">
        <w:fldChar w:fldCharType="end"/>
      </w:r>
      <w:r w:rsidR="00F17A5B">
        <w:t>; I expand on and clarify this</w:t>
      </w:r>
      <w:r w:rsidR="00FF2364">
        <w:t xml:space="preserve"> definition in </w:t>
      </w:r>
      <w:r w:rsidR="00FF2364">
        <w:rPr>
          <w:rFonts w:cs="Times New Roman"/>
        </w:rPr>
        <w:t>§</w:t>
      </w:r>
      <w:r w:rsidR="005F0BD8">
        <w:t>{{2.3}}</w:t>
      </w:r>
      <w:r w:rsidR="00FF2364">
        <w:t>.</w:t>
      </w:r>
      <w:r w:rsidR="00CB6B00">
        <w:t xml:space="preserve"> When lexical flexibility is widespread in a language, </w:t>
      </w:r>
      <w:r w:rsidR="009D583B">
        <w:t>it</w:t>
      </w:r>
      <w:r w:rsidR="00CB6B00">
        <w:t xml:space="preserve"> is often taken as evidence of </w:t>
      </w:r>
      <w:r w:rsidR="00CB6B00" w:rsidRPr="009400AE">
        <w:rPr>
          <w:rStyle w:val="Definition"/>
        </w:rPr>
        <w:t xml:space="preserve">flexible </w:t>
      </w:r>
      <w:r w:rsidR="009400AE" w:rsidRPr="009400AE">
        <w:rPr>
          <w:rStyle w:val="Definition"/>
        </w:rPr>
        <w:t>word classes</w:t>
      </w:r>
      <w:r w:rsidR="00CB6B00">
        <w:t>, i.e. lexical categories which appear to subsume more than one traditional part of speech</w:t>
      </w:r>
      <w:r w:rsidR="00C61ADB">
        <w:t xml:space="preserve"> </w:t>
      </w:r>
      <w:r w:rsidR="00C61ADB">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van Lier 2017:243; Vapnarsky &amp; Veneziano 2017a)", "plainTextFormattedCitation" : "(Hengeveld 1992:65; Rijkhoff 2007:715; van Lier &amp; Rijkhoff 2013:1; van Lier 2016 and accompanying articles; van Lier 2017:243; Vapnarsky &amp; Veneziano 2017a)", "previouslyFormattedCitation" : "(Hengeveld 1992:65; Rijkhoff 2007:715; van Lier &amp; Rijkhoff 2013:1; van Lier 2016 and accompanying articles; van Lier 2017:243; Vapnarsky &amp; Veneziano 2017a)" }, "properties" : {  }, "schema" : "https://github.com/citation-style-language/schema/raw/master/csl-citation.json" }</w:instrText>
      </w:r>
      <w:r w:rsidR="00C61ADB">
        <w:fldChar w:fldCharType="separate"/>
      </w:r>
      <w:r w:rsidR="0084363F" w:rsidRPr="0084363F">
        <w:rPr>
          <w:noProof/>
        </w:rPr>
        <w:t>(Hengeveld 1992:65; Rijkhoff 2007:715; van Lier &amp; Rijkhoff 2013:1; van Lier 2016 and accompanying articles; van Lier 2017:243; Vapnarsky &amp; Veneziano 2017a)</w:t>
      </w:r>
      <w:r w:rsidR="00C61ADB">
        <w:fldChar w:fldCharType="end"/>
      </w:r>
      <w:r w:rsidR="00C61ADB">
        <w:t>.</w:t>
      </w:r>
      <w:r w:rsidR="009400AE">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744976">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744976">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744976">
        <w:fldChar w:fldCharType="end"/>
      </w:r>
      <w:r w:rsidR="005340F3">
        <w:t>, the plausibility of flexible categories in general</w:t>
      </w:r>
      <w:r w:rsidR="008F2838">
        <w:t xml:space="preserve"> </w:t>
      </w:r>
      <w:r w:rsidR="008F2838">
        <w:fldChar w:fldCharType="begin" w:fldLock="1"/>
      </w:r>
      <w:r w:rsidR="008F2838">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8F2838">
        <w:fldChar w:fldCharType="separate"/>
      </w:r>
      <w:r w:rsidR="008F2838" w:rsidRPr="008F2838">
        <w:rPr>
          <w:noProof/>
        </w:rPr>
        <w:t>(Dixon 1982; Don 2004; Croft 2005; Evans &amp; Osada 2005; Luuk 2010; Baker &amp; Croft 2017; Palmer 2017)</w:t>
      </w:r>
      <w:r w:rsidR="008F2838">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84363F">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84363F">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9D2000">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9D2000">
        <w:fldChar w:fldCharType="separate"/>
      </w:r>
      <w:r w:rsidR="005A19D2" w:rsidRPr="005A19D2">
        <w:rPr>
          <w:noProof/>
        </w:rPr>
        <w:t>Hopper &amp; Thompson 1984</w:t>
      </w:r>
      <w:r w:rsidR="009D2000">
        <w:fldChar w:fldCharType="end"/>
      </w:r>
      <w:r w:rsidR="009D2000">
        <w:t xml:space="preserve">, </w:t>
      </w:r>
      <w:r w:rsidR="009D2000">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9D2000">
        <w:fldChar w:fldCharType="separate"/>
      </w:r>
      <w:r w:rsidR="005A19D2" w:rsidRPr="005A19D2">
        <w:rPr>
          <w:noProof/>
        </w:rPr>
        <w:t>Thompson 1989</w:t>
      </w:r>
      <w:r w:rsidR="009D2000">
        <w:fldChar w:fldCharType="end"/>
      </w:r>
      <w:r w:rsidR="009D2000">
        <w:t xml:space="preserve">, and </w:t>
      </w:r>
      <w:r w:rsidR="009D2000">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9D2000">
        <w:fldChar w:fldCharType="separate"/>
      </w:r>
      <w:r w:rsidR="005A19D2" w:rsidRPr="005A19D2">
        <w:rPr>
          <w:noProof/>
        </w:rPr>
        <w:t>Nakayama 1997</w:t>
      </w:r>
      <w:r w:rsidR="009D2000">
        <w:fldChar w:fldCharType="end"/>
      </w:r>
      <w:r w:rsidR="009D2000">
        <w:t>).</w:t>
      </w:r>
      <w:r w:rsidR="00A149AF">
        <w:t xml:space="preserve"> </w:t>
      </w:r>
      <w:r w:rsidR="000248C4">
        <w:t xml:space="preserve">Why, in flexible languages, do speakers make the particular categorial choices they do? If a given lexeme can more-or-less freely alternate between, say, </w:t>
      </w:r>
      <w:r w:rsidR="00DD2ACE">
        <w:t>referential</w:t>
      </w:r>
      <w:r w:rsidR="000248C4">
        <w:t xml:space="preserve"> and </w:t>
      </w:r>
      <w:r w:rsidR="00DD2ACE">
        <w:t xml:space="preserve">predicative </w:t>
      </w:r>
      <w:r w:rsidR="000248C4">
        <w:t xml:space="preserve">uses, what determines when a speaker </w:t>
      </w:r>
      <w:r w:rsidR="000248C4">
        <w:lastRenderedPageBreak/>
        <w:t>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summarizing the discourse-functional correlates of lexical flexibility in a small but diverse sample of languages.</w:t>
      </w:r>
    </w:p>
    <w:p w14:paraId="4F364B0E" w14:textId="46F93A2E" w:rsidR="00850686" w:rsidRDefault="004073EB" w:rsidP="00772DC0">
      <w:r>
        <w:t xml:space="preserve">This focus on the role of lexical flexibility in discourse diverges from the existing literature in that it aims to understand the functional underpinnings of lexical flexibility rather than debate its existence, the universality of lexical categories, or the existence of a </w:t>
      </w:r>
      <w:proofErr w:type="gramStart"/>
      <w:r>
        <w:t>particular lexical</w:t>
      </w:r>
      <w:proofErr w:type="gramEnd"/>
      <w:r>
        <w:t xml:space="preserve"> category in a </w:t>
      </w:r>
      <w:r w:rsidR="00AE0C82">
        <w:t>language</w:t>
      </w:r>
      <w:r>
        <w:t>. Instead, I start from the premise that all languages have some lexemes (however few) that exhibit lexical flexibility to varying degrees (however small), 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r w:rsidR="00850686">
        <w:rPr>
          <w:rFonts w:cs="Times New Roman"/>
        </w:rPr>
        <w:t>—</w:t>
      </w:r>
      <w:r w:rsidR="00A84880">
        <w:rPr>
          <w:rFonts w:cs="Times New Roman"/>
        </w:rPr>
        <w:t xml:space="preserve">how much of the semantic shift that occurs when a lexeme changes function </w:t>
      </w:r>
      <w:r w:rsidR="00A84880">
        <w:t>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both semantic and pragmatic/discourse properties contribute to the categoriality of </w:t>
      </w:r>
      <w:r w:rsidR="00AE0C82">
        <w:t>lexemes</w:t>
      </w:r>
      <w:r w:rsidR="000258F5">
        <w:t>.</w:t>
      </w:r>
    </w:p>
    <w:p w14:paraId="4ED142EF" w14:textId="0799A921"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w:t>
      </w:r>
      <w:r w:rsidR="003F11AA">
        <w:rPr>
          <w:rFonts w:cs="Times New Roman"/>
        </w:rPr>
        <w:t xml:space="preserve">, </w:t>
      </w:r>
      <w:r w:rsidR="00B36E23">
        <w:rPr>
          <w:rFonts w:cs="Times New Roman"/>
        </w:rPr>
        <w:t>in the sense of morphosyntactic constructions dedicated to specific pragmatic functions</w:t>
      </w:r>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similar to that </w:t>
      </w:r>
      <w:r w:rsidR="00002E8C">
        <w:rPr>
          <w:rFonts w:cs="Times New Roman"/>
        </w:rPr>
        <w:t>outlined by Hopper &amp; Thompson</w:t>
      </w:r>
      <w:r w:rsidR="003F11AA">
        <w:rPr>
          <w:rFonts w:cs="Times New Roman"/>
        </w:rPr>
        <w:t xml:space="preserve"> </w:t>
      </w:r>
      <w:r w:rsidR="003F11AA">
        <w:rPr>
          <w:rFonts w:cs="Times New Roman"/>
        </w:rPr>
        <w:fldChar w:fldCharType="begin" w:fldLock="1"/>
      </w:r>
      <w:r w:rsidR="003F11AA">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3F11AA">
        <w:rPr>
          <w:rFonts w:cs="Times New Roman"/>
        </w:rPr>
        <w:fldChar w:fldCharType="separate"/>
      </w:r>
      <w:r w:rsidR="003F11AA" w:rsidRPr="003F11AA">
        <w:rPr>
          <w:rFonts w:cs="Times New Roman"/>
          <w:noProof/>
        </w:rPr>
        <w:t>(1984)</w:t>
      </w:r>
      <w:r w:rsidR="003F11AA">
        <w:rPr>
          <w:rFonts w:cs="Times New Roman"/>
        </w:rPr>
        <w:fldChar w:fldCharType="end"/>
      </w:r>
      <w:r w:rsidR="00002E8C">
        <w:rPr>
          <w:rFonts w:cs="Times New Roman"/>
        </w:rPr>
        <w:t xml:space="preserve"> and </w:t>
      </w:r>
      <w:r w:rsidR="003F11AA">
        <w:rPr>
          <w:rFonts w:cs="Times New Roman"/>
        </w:rPr>
        <w:t xml:space="preserve">Thompson </w:t>
      </w:r>
      <w:r w:rsidR="003F11AA">
        <w:rPr>
          <w:rFonts w:cs="Times New Roman"/>
        </w:rPr>
        <w:fldChar w:fldCharType="begin" w:fldLock="1"/>
      </w:r>
      <w:r w:rsidR="003F11AA">
        <w:rPr>
          <w:rFonts w:cs="Times New Roman"/>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3F11AA">
        <w:rPr>
          <w:rFonts w:cs="Times New Roman"/>
        </w:rPr>
        <w:fldChar w:fldCharType="separate"/>
      </w:r>
      <w:r w:rsidR="003F11AA" w:rsidRPr="003F11AA">
        <w:rPr>
          <w:rFonts w:cs="Times New Roman"/>
          <w:noProof/>
        </w:rPr>
        <w:t>(1989)</w:t>
      </w:r>
      <w:r w:rsidR="003F11AA">
        <w:rPr>
          <w:rFonts w:cs="Times New Roman"/>
        </w:rPr>
        <w:fldChar w:fldCharType="end"/>
      </w:r>
      <w:r w:rsidR="00002E8C">
        <w:rPr>
          <w:rFonts w:cs="Times New Roman"/>
        </w:rPr>
        <w:t xml:space="preserve">, this suggests that </w:t>
      </w:r>
      <w:r w:rsidR="005F36E8">
        <w:rPr>
          <w:rFonts w:cs="Times New Roman"/>
        </w:rPr>
        <w:t>categorical differences in language develop out of the gradual routinization and grammaticization</w:t>
      </w:r>
      <w:r w:rsidR="00703236">
        <w:rPr>
          <w:rStyle w:val="FootnoteReference"/>
          <w:rFonts w:cs="Times New Roman"/>
        </w:rPr>
        <w:footnoteReference w:id="2"/>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out of discourse tendencies are attested for other areas of grammar as well, including </w:t>
      </w:r>
      <w:r w:rsidR="00BC46BE">
        <w:rPr>
          <w:rFonts w:cs="Times New Roman"/>
        </w:rPr>
        <w:lastRenderedPageBreak/>
        <w:t>grammatical relations</w:t>
      </w:r>
      <w:r w:rsidR="001344CB">
        <w:rPr>
          <w:rFonts w:cs="Times New Roman"/>
        </w:rPr>
        <w:t xml:space="preserve"> </w:t>
      </w:r>
      <w:r w:rsidR="001344CB">
        <w:rPr>
          <w:rFonts w:cs="Times New Roman"/>
        </w:rPr>
        <w:fldChar w:fldCharType="begin" w:fldLock="1"/>
      </w:r>
      <w:r w:rsidR="001344CB">
        <w:rPr>
          <w:rFonts w:cs="Times New Roman"/>
        </w:rPr>
        <w:instrText>ADDIN CSL_CITATION { "citationItems" : [ { "id" : "ITEM-1", "itemData" : { "author" : [ { "dropping-particle" : "", "family" : "Mithun", "given" : "Marianne",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1", "issued" : { "date-parts" : [ [ "2012" ] ] }, "page" : "257-294", "publisher" : "John Benjamins", "publisher-place" : "Amsterdam", "title" : "Core argument patterns and deep genetic relations: Hierarchical systems in Northern California", "type" : "chapter" }, "uris" : [ "http://www.mendeley.com/documents/?uuid=9dda3392-ae8b-4a1f-9d9e-53505f2724dd" ] } ], "mendeley" : { "formattedCitation" : "(Mithun 2012)", "plainTextFormattedCitation" : "(Mithun 2012)", "previouslyFormattedCitation" : "(Mithun 2012)" }, "properties" : {  }, "schema" : "https://github.com/citation-style-language/schema/raw/master/csl-citation.json" }</w:instrText>
      </w:r>
      <w:r w:rsidR="001344CB">
        <w:rPr>
          <w:rFonts w:cs="Times New Roman"/>
        </w:rPr>
        <w:fldChar w:fldCharType="separate"/>
      </w:r>
      <w:r w:rsidR="001344CB" w:rsidRPr="001344CB">
        <w:rPr>
          <w:rFonts w:cs="Times New Roman"/>
          <w:noProof/>
        </w:rPr>
        <w:t>(Mithun 2012)</w:t>
      </w:r>
      <w:r w:rsidR="001344CB">
        <w:rPr>
          <w:rFonts w:cs="Times New Roman"/>
        </w:rPr>
        <w:fldChar w:fldCharType="end"/>
      </w:r>
      <w:r w:rsidR="00BC46BE">
        <w:rPr>
          <w:rFonts w:cs="Times New Roman"/>
        </w:rPr>
        <w:t xml:space="preserve"> and bound vs. free pronominal forms </w:t>
      </w:r>
      <w:r w:rsidR="004841B6">
        <w:rPr>
          <w:rFonts w:cs="Times New Roman"/>
        </w:rPr>
        <w:fldChar w:fldCharType="begin" w:fldLock="1"/>
      </w:r>
      <w:r w:rsidR="004841B6">
        <w:rPr>
          <w:rFonts w:cs="Times New Roman"/>
        </w:rPr>
        <w:instrText>ADDIN CSL_CITATION { "citationItems" : [ { "id" : "ITEM-1", "itemData" : { "author" : [ { "dropping-particle" : "", "family" : "Mithun", "given" : "Marianne", "non-dropping-particle" : "", "parse-names" : false, "suffix" : "" } ], "container-title" : "Languages across boundaries: Studies in memory of Anna Siewierska", "editor" : [ { "dropping-particle" : "", "family" : "Bakker", "given" : "Dik", "non-dropping-particle" : "", "parse-names" : false, "suffix" : "" }, { "dropping-particle" : "", "family" : "Haspelmath", "given" : "Martin", "non-dropping-particle" : "", "parse-names" : false, "suffix" : "" } ], "id" : "ITEM-1", "issued" : { "date-parts" : [ [ "2013" ] ] }, "page" : "291-312", "publisher" : "Mouton de Gruyter", "publisher-place" : "Berlin", "title" : "Prosody and independence: Free and bound person marking", "type" : "chapter" }, "uris" : [ "http://www.mendeley.com/documents/?uuid=21487c08-2dc4-4de6-be0e-5909a642517b" ] } ], "mendeley" : { "formattedCitation" : "(Mithun 2013)", "plainTextFormattedCitation" : "(Mithun 2013)", "previouslyFormattedCitation" : "(Mithun 2013)" }, "properties" : {  }, "schema" : "https://github.com/citation-style-language/schema/raw/master/csl-citation.json" }</w:instrText>
      </w:r>
      <w:r w:rsidR="004841B6">
        <w:rPr>
          <w:rFonts w:cs="Times New Roman"/>
        </w:rPr>
        <w:fldChar w:fldCharType="separate"/>
      </w:r>
      <w:r w:rsidR="004841B6" w:rsidRPr="004841B6">
        <w:rPr>
          <w:rFonts w:cs="Times New Roman"/>
          <w:noProof/>
        </w:rPr>
        <w:t>(Mithun 2013)</w:t>
      </w:r>
      <w:r w:rsidR="004841B6">
        <w:rPr>
          <w:rFonts w:cs="Times New Roman"/>
        </w:rPr>
        <w:fldChar w:fldCharType="end"/>
      </w:r>
      <w:r w:rsidR="00BC46BE">
        <w:rPr>
          <w:rFonts w:cs="Times New Roman"/>
        </w:rPr>
        <w:t>.</w:t>
      </w:r>
      <w:r w:rsidR="001B5863">
        <w:rPr>
          <w:rFonts w:cs="Times New Roman"/>
        </w:rPr>
        <w:t xml:space="preserve"> </w:t>
      </w:r>
      <w:r w:rsidR="00BC46BE">
        <w:rPr>
          <w:rFonts w:cs="Times New Roman"/>
        </w:rPr>
        <w:t>Conversely</w:t>
      </w:r>
      <w:r w:rsidR="001B5863">
        <w:rPr>
          <w:rFonts w:cs="Times New Roman"/>
        </w:rPr>
        <w:t xml:space="preserve">, Nakayama </w:t>
      </w:r>
      <w:r w:rsidR="00C46958">
        <w:rPr>
          <w:rFonts w:cs="Times New Roman"/>
        </w:rPr>
        <w:fldChar w:fldCharType="begin" w:fldLock="1"/>
      </w:r>
      <w:r w:rsidR="00860B89">
        <w:rPr>
          <w:rFonts w:cs="Times New Roman"/>
        </w:rP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3, 54, 57", "suppress-author" : 1, "uris" : [ "http://www.mendeley.com/documents/?uuid=ea0a7f25-b704-4cbc-8b44-8194d458e537" ] } ], "mendeley" : { "formattedCitation" : "(2002:3, 54, 57)", "plainTextFormattedCitation" : "(2002:3, 54, 57)", "previouslyFormattedCitation" : "(2002:3, 54, 57)" }, "properties" : {  }, "schema" : "https://github.com/citation-style-language/schema/raw/master/csl-citation.json" }</w:instrText>
      </w:r>
      <w:r w:rsidR="00C46958">
        <w:rPr>
          <w:rFonts w:cs="Times New Roman"/>
        </w:rPr>
        <w:fldChar w:fldCharType="separate"/>
      </w:r>
      <w:r w:rsidR="00860B89" w:rsidRPr="00860B89">
        <w:rPr>
          <w:rFonts w:cs="Times New Roman"/>
          <w:noProof/>
        </w:rPr>
        <w:t>(2002:3, 54, 57)</w:t>
      </w:r>
      <w:r w:rsidR="00C46958">
        <w:rPr>
          <w:rFonts w:cs="Times New Roman"/>
        </w:rPr>
        <w:fldChar w:fldCharType="end"/>
      </w:r>
      <w:r w:rsidR="00C46958">
        <w:rPr>
          <w:rFonts w:cs="Times New Roman"/>
        </w:rPr>
        <w:t xml:space="preserve"> </w:t>
      </w:r>
      <w:bookmarkStart w:id="0" w:name="_GoBack"/>
      <w:bookmarkEnd w:id="0"/>
      <w:r w:rsidR="001B5863">
        <w:rPr>
          <w:rFonts w:cs="Times New Roman"/>
        </w:rPr>
        <w:t xml:space="preserve">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akashan)</w:t>
      </w:r>
      <w:r w:rsidR="004573C0">
        <w:rPr>
          <w:rFonts w:cs="Times New Roman"/>
        </w:rPr>
        <w:t xml:space="preserve"> as compared to more categorically rigid languages.</w:t>
      </w:r>
      <w:r w:rsidR="00BC46BE">
        <w:rPr>
          <w:rFonts w:cs="Times New Roman"/>
        </w:rPr>
        <w:t xml:space="preserve"> Lexical categories in 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structural considerations contribute </w:t>
      </w:r>
      <w:proofErr w:type="gramStart"/>
      <w:r w:rsidR="002E02BA">
        <w:rPr>
          <w:rFonts w:cs="Times New Roman"/>
        </w:rPr>
        <w:t>to choice</w:t>
      </w:r>
      <w:proofErr w:type="gramEnd"/>
      <w:r w:rsidR="002E02BA">
        <w:rPr>
          <w:rFonts w:cs="Times New Roman"/>
        </w:rPr>
        <w:t xml:space="preserve"> of lexical category.</w:t>
      </w:r>
    </w:p>
    <w:p w14:paraId="5FB73142" w14:textId="41855D25" w:rsidR="00E62FD7" w:rsidRDefault="00E62FD7" w:rsidP="001B5863">
      <w:pPr>
        <w:rPr>
          <w:rFonts w:cs="Times New Roman"/>
        </w:rPr>
      </w:pPr>
      <w:r>
        <w:rPr>
          <w:rFonts w:cs="Times New Roman"/>
        </w:rPr>
        <w:t>The specific research questions I ask in this dissertation are as follows:</w:t>
      </w:r>
    </w:p>
    <w:p w14:paraId="34532A76" w14:textId="0F1788C8" w:rsidR="00E62FD7" w:rsidRDefault="00860784" w:rsidP="00E62FD7">
      <w:pPr>
        <w:pStyle w:val="ListParagraph"/>
        <w:numPr>
          <w:ilvl w:val="0"/>
          <w:numId w:val="10"/>
        </w:numPr>
        <w:rPr>
          <w:rFonts w:cs="Times New Roman"/>
        </w:rPr>
      </w:pPr>
      <w:r>
        <w:rPr>
          <w:rFonts w:cs="Times New Roman"/>
        </w:rPr>
        <w:t>Does the extent of lexical flexibility in a language correlate to size of corpus / lexicon? {{</w:t>
      </w:r>
      <w:r w:rsidR="00482675">
        <w:rPr>
          <w:rFonts w:cs="Times New Roman"/>
        </w:rPr>
        <w:t xml:space="preserve">Methods </w:t>
      </w:r>
      <w:r>
        <w:rPr>
          <w:rFonts w:cs="Times New Roman"/>
        </w:rPr>
        <w:t>Chapter}}</w:t>
      </w:r>
    </w:p>
    <w:p w14:paraId="55BBFC7E" w14:textId="7AE66FF9" w:rsidR="00860784" w:rsidRDefault="00860784" w:rsidP="00E62FD7">
      <w:pPr>
        <w:pStyle w:val="ListParagraph"/>
        <w:numPr>
          <w:ilvl w:val="0"/>
          <w:numId w:val="10"/>
        </w:numPr>
        <w:rPr>
          <w:rFonts w:cs="Times New Roman"/>
        </w:rPr>
      </w:pPr>
      <w:r>
        <w:rPr>
          <w:rFonts w:cs="Times New Roman"/>
        </w:rPr>
        <w:t xml:space="preserve">Do certain semantic domains tend to exhibit </w:t>
      </w:r>
      <w:proofErr w:type="gramStart"/>
      <w:r>
        <w:rPr>
          <w:rFonts w:cs="Times New Roman"/>
        </w:rPr>
        <w:t>a greater degree of</w:t>
      </w:r>
      <w:proofErr w:type="gramEnd"/>
      <w:r>
        <w:rPr>
          <w:rFonts w:cs="Times New Roman"/>
        </w:rPr>
        <w:t xml:space="preserve"> lexical flexibility than others? Does the type of semantic shift correlate with a lexeme’s semantic domain? {{</w:t>
      </w:r>
      <w:r w:rsidR="00C2728F">
        <w:rPr>
          <w:rFonts w:cs="Times New Roman"/>
        </w:rPr>
        <w:t xml:space="preserve">Semantic Domain </w:t>
      </w:r>
      <w:r>
        <w:rPr>
          <w:rFonts w:cs="Times New Roman"/>
        </w:rPr>
        <w:t>Chapter}}</w:t>
      </w:r>
    </w:p>
    <w:p w14:paraId="7D9EBC92" w14:textId="10F689C7" w:rsidR="00860784" w:rsidRDefault="00860784" w:rsidP="00E62FD7">
      <w:pPr>
        <w:pStyle w:val="ListParagraph"/>
        <w:numPr>
          <w:ilvl w:val="0"/>
          <w:numId w:val="10"/>
        </w:numPr>
        <w:rPr>
          <w:rFonts w:cs="Times New Roman"/>
        </w:rPr>
      </w:pPr>
      <w:r>
        <w:rPr>
          <w:rFonts w:cs="Times New Roman"/>
        </w:rPr>
        <w:t>Does inherent topicality correlate with degree of lexical flexibility? If so, is this mediated by information structure? Does the type of semantic shift correlate with a lexeme’s inherent topicality? {{</w:t>
      </w:r>
      <w:r w:rsidR="00C2728F">
        <w:rPr>
          <w:rFonts w:cs="Times New Roman"/>
        </w:rPr>
        <w:t xml:space="preserve">Inherent Topicality </w:t>
      </w:r>
      <w:r>
        <w:rPr>
          <w:rFonts w:cs="Times New Roman"/>
        </w:rPr>
        <w:t>Chapter}}</w:t>
      </w:r>
    </w:p>
    <w:p w14:paraId="4D521132" w14:textId="7C9B29E5" w:rsidR="00860784" w:rsidRDefault="00860784" w:rsidP="00E62FD7">
      <w:pPr>
        <w:pStyle w:val="ListParagraph"/>
        <w:numPr>
          <w:ilvl w:val="0"/>
          <w:numId w:val="10"/>
        </w:numPr>
        <w:rPr>
          <w:rFonts w:cs="Times New Roman"/>
        </w:rPr>
      </w:pPr>
      <w:r>
        <w:rPr>
          <w:rFonts w:cs="Times New Roman"/>
        </w:rPr>
        <w:t xml:space="preserve">Does the current and/or previous </w:t>
      </w:r>
      <w:r w:rsidR="00274D9B">
        <w:rPr>
          <w:rFonts w:cs="Times New Roman"/>
        </w:rPr>
        <w:t xml:space="preserve">choice of grammatical role for a lexeme correlate </w:t>
      </w:r>
      <w:proofErr w:type="gramStart"/>
      <w:r w:rsidR="00274D9B">
        <w:rPr>
          <w:rFonts w:cs="Times New Roman"/>
        </w:rPr>
        <w:t>to choice</w:t>
      </w:r>
      <w:proofErr w:type="gramEnd"/>
      <w:r w:rsidR="00274D9B">
        <w:rPr>
          <w:rFonts w:cs="Times New Roman"/>
        </w:rPr>
        <w:t xml:space="preserve"> of lexical category? Does the type of semantic shift correlate with grammatical role? {{</w:t>
      </w:r>
      <w:r w:rsidR="00C2728F">
        <w:rPr>
          <w:rFonts w:cs="Times New Roman"/>
        </w:rPr>
        <w:t xml:space="preserve">Grammatical Role </w:t>
      </w:r>
      <w:r w:rsidR="00274D9B">
        <w:rPr>
          <w:rFonts w:cs="Times New Roman"/>
        </w:rPr>
        <w:t>Chapter}}</w:t>
      </w:r>
    </w:p>
    <w:p w14:paraId="311058C8" w14:textId="118F24C5" w:rsidR="00274D9B" w:rsidRPr="00E62FD7" w:rsidRDefault="00274D9B" w:rsidP="00E62FD7">
      <w:pPr>
        <w:pStyle w:val="ListParagraph"/>
        <w:numPr>
          <w:ilvl w:val="0"/>
          <w:numId w:val="10"/>
        </w:numPr>
        <w:rPr>
          <w:rFonts w:cs="Times New Roman"/>
        </w:rPr>
      </w:pPr>
      <w:r>
        <w:rPr>
          <w:rFonts w:cs="Times New Roman"/>
        </w:rPr>
        <w:t xml:space="preserve">Does information status correlate </w:t>
      </w:r>
      <w:proofErr w:type="gramStart"/>
      <w:r>
        <w:rPr>
          <w:rFonts w:cs="Times New Roman"/>
        </w:rPr>
        <w:t>to choice</w:t>
      </w:r>
      <w:proofErr w:type="gramEnd"/>
      <w:r>
        <w:rPr>
          <w:rFonts w:cs="Times New Roman"/>
        </w:rPr>
        <w:t xml:space="preserve"> of lexical category? Does the type of semantic shift correlate with information status? {{</w:t>
      </w:r>
      <w:r w:rsidR="00B07B9A">
        <w:rPr>
          <w:rFonts w:cs="Times New Roman"/>
        </w:rPr>
        <w:t xml:space="preserve">Information Status </w:t>
      </w:r>
      <w:r>
        <w:rPr>
          <w:rFonts w:cs="Times New Roman"/>
        </w:rPr>
        <w:t>Chapter}}</w:t>
      </w:r>
    </w:p>
    <w:p w14:paraId="28A4854E" w14:textId="76211902" w:rsidR="00341C59" w:rsidRPr="004F13E5" w:rsidRDefault="00DE6C31" w:rsidP="00EE5A6A">
      <w:pPr>
        <w:pStyle w:val="Heading1"/>
      </w:pPr>
      <w:bookmarkStart w:id="1" w:name="_Ref502225471"/>
      <w:r>
        <w:lastRenderedPageBreak/>
        <w:t>Background</w:t>
      </w:r>
      <w:bookmarkEnd w:id="1"/>
    </w:p>
    <w:p w14:paraId="5CDC4E5E" w14:textId="39B33661" w:rsidR="00FD59DC" w:rsidRDefault="00DE6C31" w:rsidP="009C5A3B">
      <w:pPr>
        <w:pStyle w:val="Heading1"/>
      </w:pPr>
      <w:r>
        <w:t>Data &amp; Methods</w:t>
      </w:r>
    </w:p>
    <w:p w14:paraId="2B39EA4D" w14:textId="3C81B097" w:rsidR="00DE6C31" w:rsidRDefault="00DE6C31" w:rsidP="009C5A3B">
      <w:pPr>
        <w:pStyle w:val="Heading1"/>
      </w:pPr>
      <w:r>
        <w:t>Outline</w:t>
      </w:r>
    </w:p>
    <w:p w14:paraId="56606B4B" w14:textId="26239BA2" w:rsidR="00DE6C31" w:rsidRDefault="00DE6C31" w:rsidP="009C5A3B">
      <w:pPr>
        <w:pStyle w:val="Heading1"/>
      </w:pPr>
      <w:r>
        <w:t>Timeline</w:t>
      </w:r>
    </w:p>
    <w:p w14:paraId="37595841" w14:textId="60F96536" w:rsidR="00FD59DC" w:rsidRDefault="00DE6C31" w:rsidP="009C5A3B">
      <w:pPr>
        <w:pStyle w:val="Heading1"/>
      </w:pPr>
      <w:r>
        <w:t>References</w:t>
      </w:r>
    </w:p>
    <w:p w14:paraId="43226D69" w14:textId="735048F7" w:rsidR="00860B89" w:rsidRPr="00860B89" w:rsidRDefault="0020387A" w:rsidP="00860B89">
      <w:pPr>
        <w:widowControl w:val="0"/>
        <w:autoSpaceDE w:val="0"/>
        <w:autoSpaceDN w:val="0"/>
        <w:adjustRightInd w:val="0"/>
        <w:spacing w:before="120" w:after="12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860B89" w:rsidRPr="00860B89">
        <w:rPr>
          <w:rFonts w:cs="Times New Roman"/>
          <w:noProof/>
        </w:rPr>
        <w:t xml:space="preserve">Baker, Mark &amp; William Croft. 2017. Lexical categories: Legacy, lacuna, and opportunity for functionalists and formalists. </w:t>
      </w:r>
      <w:r w:rsidR="00860B89" w:rsidRPr="00860B89">
        <w:rPr>
          <w:rFonts w:cs="Times New Roman"/>
          <w:i/>
          <w:iCs/>
          <w:noProof/>
        </w:rPr>
        <w:t>Annual Review of Linguistics</w:t>
      </w:r>
      <w:r w:rsidR="00860B89" w:rsidRPr="00860B89">
        <w:rPr>
          <w:rFonts w:cs="Times New Roman"/>
          <w:noProof/>
        </w:rPr>
        <w:t xml:space="preserve"> 3(2). 1–19. doi:10.1146/annurev-linguistics-011516-034134. http://www.annualreviews.org/doi/10.1146/annurev-linguistics-011516-034134.</w:t>
      </w:r>
    </w:p>
    <w:p w14:paraId="1ACC1E21"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Broschart, Jürgen. 1997. Why Tongan does it differently: Categorial distinctions in a language without nouns and verbs. </w:t>
      </w:r>
      <w:r w:rsidRPr="00860B89">
        <w:rPr>
          <w:rFonts w:cs="Times New Roman"/>
          <w:i/>
          <w:iCs/>
          <w:noProof/>
        </w:rPr>
        <w:t>Linguistic Typology</w:t>
      </w:r>
      <w:r w:rsidRPr="00860B89">
        <w:rPr>
          <w:rFonts w:cs="Times New Roman"/>
          <w:noProof/>
        </w:rPr>
        <w:t xml:space="preserve"> 1(1997). 123–165. doi:10.1515/lity.1997.1.2.123.</w:t>
      </w:r>
    </w:p>
    <w:p w14:paraId="23AC8852"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auchard, Aurelie. 2017. Describing lexical flexibility in Caac (New Caledonia). </w:t>
      </w:r>
      <w:r w:rsidRPr="00860B89">
        <w:rPr>
          <w:rFonts w:cs="Times New Roman"/>
          <w:i/>
          <w:iCs/>
          <w:noProof/>
        </w:rPr>
        <w:t>Studies in Language</w:t>
      </w:r>
      <w:r w:rsidRPr="00860B89">
        <w:rPr>
          <w:rFonts w:cs="Times New Roman"/>
          <w:noProof/>
        </w:rPr>
        <w:t xml:space="preserve"> 41(2). 521–542. doi:10.1075/sl.41.2.09cau. http://www.jbe-platform.com/content/journals/10.1075/sl.41.2.09cau.</w:t>
      </w:r>
    </w:p>
    <w:p w14:paraId="2CF66B56"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hafe, Wallace. 2012. Are adjectives universal? The case of Northern Iroquoian. </w:t>
      </w:r>
      <w:r w:rsidRPr="00860B89">
        <w:rPr>
          <w:rFonts w:cs="Times New Roman"/>
          <w:i/>
          <w:iCs/>
          <w:noProof/>
        </w:rPr>
        <w:t>Linguistic Typology</w:t>
      </w:r>
      <w:r w:rsidRPr="00860B89">
        <w:rPr>
          <w:rFonts w:cs="Times New Roman"/>
          <w:noProof/>
        </w:rPr>
        <w:t xml:space="preserve"> 16(1). 1–39. doi:10.1515/lingty-2012-0001.</w:t>
      </w:r>
    </w:p>
    <w:p w14:paraId="048088E7"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hung, Sandra. 2012. Are lexical categories universal? The view from Chamorro. </w:t>
      </w:r>
      <w:r w:rsidRPr="00860B89">
        <w:rPr>
          <w:rFonts w:cs="Times New Roman"/>
          <w:i/>
          <w:iCs/>
          <w:noProof/>
        </w:rPr>
        <w:t>Theoretical Linguistics</w:t>
      </w:r>
      <w:r w:rsidRPr="00860B89">
        <w:rPr>
          <w:rFonts w:cs="Times New Roman"/>
          <w:noProof/>
        </w:rPr>
        <w:t xml:space="preserve"> 38(1–2). 1–56. doi:10.1515/tl-2012-0001.</w:t>
      </w:r>
    </w:p>
    <w:p w14:paraId="5210C468"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roft, William. 1990. A conceptual framework for grammatical categories. </w:t>
      </w:r>
      <w:r w:rsidRPr="00860B89">
        <w:rPr>
          <w:rFonts w:cs="Times New Roman"/>
          <w:i/>
          <w:iCs/>
          <w:noProof/>
        </w:rPr>
        <w:t>Journal of Semantics</w:t>
      </w:r>
      <w:r w:rsidRPr="00860B89">
        <w:rPr>
          <w:rFonts w:cs="Times New Roman"/>
          <w:noProof/>
        </w:rPr>
        <w:t xml:space="preserve"> 7(3). 245–280.</w:t>
      </w:r>
    </w:p>
    <w:p w14:paraId="684BB65A"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roft, William. 2001. </w:t>
      </w:r>
      <w:r w:rsidRPr="00860B89">
        <w:rPr>
          <w:rFonts w:cs="Times New Roman"/>
          <w:i/>
          <w:iCs/>
          <w:noProof/>
        </w:rPr>
        <w:t>Radical Construction Grammar: Syntactic theory in typological perspective</w:t>
      </w:r>
      <w:r w:rsidRPr="00860B89">
        <w:rPr>
          <w:rFonts w:cs="Times New Roman"/>
          <w:noProof/>
        </w:rPr>
        <w:t>. Oxford: Oxford University Press.</w:t>
      </w:r>
    </w:p>
    <w:p w14:paraId="3B9F7C1A"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roft, William. 2005. Word classes, parts of speech, and syntactic argumentation. </w:t>
      </w:r>
      <w:r w:rsidRPr="00860B89">
        <w:rPr>
          <w:rFonts w:cs="Times New Roman"/>
          <w:i/>
          <w:iCs/>
          <w:noProof/>
        </w:rPr>
        <w:t>Linguistic Typology</w:t>
      </w:r>
      <w:r w:rsidRPr="00860B89">
        <w:rPr>
          <w:rFonts w:cs="Times New Roman"/>
          <w:noProof/>
        </w:rPr>
        <w:t xml:space="preserve"> 9(3). 431–441. doi:10.1515/lity.2005.9.3.391.</w:t>
      </w:r>
    </w:p>
    <w:p w14:paraId="7068D060"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Crystal, David. 2008. </w:t>
      </w:r>
      <w:r w:rsidRPr="00860B89">
        <w:rPr>
          <w:rFonts w:cs="Times New Roman"/>
          <w:i/>
          <w:iCs/>
          <w:noProof/>
        </w:rPr>
        <w:t>A dictionary of linguistics and phonetics</w:t>
      </w:r>
      <w:r w:rsidRPr="00860B89">
        <w:rPr>
          <w:rFonts w:cs="Times New Roman"/>
          <w:noProof/>
        </w:rPr>
        <w:t>. 6th ed. (The Language Library). Blackwell.</w:t>
      </w:r>
    </w:p>
    <w:p w14:paraId="000EF867"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Dixon, Robert M. W. 1982. </w:t>
      </w:r>
      <w:r w:rsidRPr="00860B89">
        <w:rPr>
          <w:rFonts w:cs="Times New Roman"/>
          <w:i/>
          <w:iCs/>
          <w:noProof/>
        </w:rPr>
        <w:t>Where have all the adjectives gone? and other essays in Semantics and Syntax</w:t>
      </w:r>
      <w:r w:rsidRPr="00860B89">
        <w:rPr>
          <w:rFonts w:cs="Times New Roman"/>
          <w:noProof/>
        </w:rPr>
        <w:t xml:space="preserve">. </w:t>
      </w:r>
      <w:r w:rsidRPr="00860B89">
        <w:rPr>
          <w:rFonts w:cs="Times New Roman"/>
          <w:i/>
          <w:iCs/>
          <w:noProof/>
        </w:rPr>
        <w:t>Studies in Language</w:t>
      </w:r>
      <w:r w:rsidRPr="00860B89">
        <w:rPr>
          <w:rFonts w:cs="Times New Roman"/>
          <w:noProof/>
        </w:rPr>
        <w:t>. doi:10.1038/014265a0.</w:t>
      </w:r>
    </w:p>
    <w:p w14:paraId="595C2EE7"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Don, Jan. 2004. Categories in the lexicon. </w:t>
      </w:r>
      <w:r w:rsidRPr="00860B89">
        <w:rPr>
          <w:rFonts w:cs="Times New Roman"/>
          <w:i/>
          <w:iCs/>
          <w:noProof/>
        </w:rPr>
        <w:t>Linguistics</w:t>
      </w:r>
      <w:r w:rsidRPr="00860B89">
        <w:rPr>
          <w:rFonts w:cs="Times New Roman"/>
          <w:noProof/>
        </w:rPr>
        <w:t xml:space="preserve"> 42(5). 931–956. doi:10.1515/ling.2004.033.</w:t>
      </w:r>
    </w:p>
    <w:p w14:paraId="4080498F"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Dorvlo, Kofi. 2009. Does Logba have an adjective class? . 95–105.</w:t>
      </w:r>
    </w:p>
    <w:p w14:paraId="1492BACF"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Eijk, Jan P. Van &amp; Thom Hess. 1986. Noun and verb in Salish. </w:t>
      </w:r>
      <w:r w:rsidRPr="00860B89">
        <w:rPr>
          <w:rFonts w:cs="Times New Roman"/>
          <w:i/>
          <w:iCs/>
          <w:noProof/>
        </w:rPr>
        <w:t>Lingua</w:t>
      </w:r>
      <w:r w:rsidRPr="00860B89">
        <w:rPr>
          <w:rFonts w:cs="Times New Roman"/>
          <w:noProof/>
        </w:rPr>
        <w:t xml:space="preserve"> 69(4). 319–331. doi:10.1016/0024-3841(86)90061-6.</w:t>
      </w:r>
    </w:p>
    <w:p w14:paraId="5C155217"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Evans, Nicholas &amp; Toshiki Osada. 2005. Mundari: The myth of a language without word classes. </w:t>
      </w:r>
      <w:r w:rsidRPr="00860B89">
        <w:rPr>
          <w:rFonts w:cs="Times New Roman"/>
          <w:i/>
          <w:iCs/>
          <w:noProof/>
        </w:rPr>
        <w:t>Linguistic Typology</w:t>
      </w:r>
      <w:r w:rsidRPr="00860B89">
        <w:rPr>
          <w:rFonts w:cs="Times New Roman"/>
          <w:noProof/>
        </w:rPr>
        <w:t xml:space="preserve"> 9(2005). 351–390. doi:10.1515/lity.2005.9.3.351.</w:t>
      </w:r>
    </w:p>
    <w:p w14:paraId="38FB33B8"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Floyd, Simeon. 2011. Re-discovering the Quechua adjective. </w:t>
      </w:r>
      <w:r w:rsidRPr="00860B89">
        <w:rPr>
          <w:rFonts w:cs="Times New Roman"/>
          <w:i/>
          <w:iCs/>
          <w:noProof/>
        </w:rPr>
        <w:t>Linguistic Typology</w:t>
      </w:r>
      <w:r w:rsidRPr="00860B89">
        <w:rPr>
          <w:rFonts w:cs="Times New Roman"/>
          <w:noProof/>
        </w:rPr>
        <w:t xml:space="preserve"> 15(1). 25–63. doi:10.1515/LITY.2011.003.</w:t>
      </w:r>
    </w:p>
    <w:p w14:paraId="17FBDAE2"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François, Alexandre. 2017. The economy of word classes in Hiw, Vanuatu. </w:t>
      </w:r>
      <w:r w:rsidRPr="00860B89">
        <w:rPr>
          <w:rFonts w:cs="Times New Roman"/>
          <w:i/>
          <w:iCs/>
          <w:noProof/>
        </w:rPr>
        <w:t>Studies in Language</w:t>
      </w:r>
      <w:r w:rsidRPr="00860B89">
        <w:rPr>
          <w:rFonts w:cs="Times New Roman"/>
          <w:noProof/>
        </w:rPr>
        <w:t xml:space="preserve"> 41(2). 294–357. doi:10.1075/sl.41.2.03fra. http://www.jbe-platform.com/content/journals/10.1075/sl.41.2.03fra.</w:t>
      </w:r>
    </w:p>
    <w:p w14:paraId="3408DD0E"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Hengeveld, Kees. 1992. </w:t>
      </w:r>
      <w:r w:rsidRPr="00860B89">
        <w:rPr>
          <w:rFonts w:cs="Times New Roman"/>
          <w:i/>
          <w:iCs/>
          <w:noProof/>
        </w:rPr>
        <w:t>Non-verbal predication: Theory, typology, diachrony</w:t>
      </w:r>
      <w:r w:rsidRPr="00860B89">
        <w:rPr>
          <w:rFonts w:cs="Times New Roman"/>
          <w:noProof/>
        </w:rPr>
        <w:t>. (Functional Grammar Series 15). Berlin: Mouton de Gruyter.</w:t>
      </w:r>
    </w:p>
    <w:p w14:paraId="53152A77"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Hengeveld, Kees &amp; Jan Rijkhoff. 2005. Mundari as a flexible language. </w:t>
      </w:r>
      <w:r w:rsidRPr="00860B89">
        <w:rPr>
          <w:rFonts w:cs="Times New Roman"/>
          <w:i/>
          <w:iCs/>
          <w:noProof/>
        </w:rPr>
        <w:t>Linguistic Typology</w:t>
      </w:r>
      <w:r w:rsidRPr="00860B89">
        <w:rPr>
          <w:rFonts w:cs="Times New Roman"/>
          <w:noProof/>
        </w:rPr>
        <w:t xml:space="preserve"> 9(3). 406–431. doi:10.1515/lity.2005.9.3.391.</w:t>
      </w:r>
    </w:p>
    <w:p w14:paraId="6E0B02E6"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Hengeveld, Kees, Jan Rijkhoff &amp; Anna Siewierska. 2004. Parts-of-speech systems and word order. </w:t>
      </w:r>
      <w:r w:rsidRPr="00860B89">
        <w:rPr>
          <w:rFonts w:cs="Times New Roman"/>
          <w:i/>
          <w:iCs/>
          <w:noProof/>
        </w:rPr>
        <w:t>Journal of Linguistics</w:t>
      </w:r>
      <w:r w:rsidRPr="00860B89">
        <w:rPr>
          <w:rFonts w:cs="Times New Roman"/>
          <w:noProof/>
        </w:rPr>
        <w:t xml:space="preserve"> 40(3). 527–570. doi:10.1017/S0022226704002762.</w:t>
      </w:r>
    </w:p>
    <w:p w14:paraId="377B326F"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Holton, Gary. 1999. Categoriality of property words in a switch-adjective language. </w:t>
      </w:r>
      <w:r w:rsidRPr="00860B89">
        <w:rPr>
          <w:rFonts w:cs="Times New Roman"/>
          <w:i/>
          <w:iCs/>
          <w:noProof/>
        </w:rPr>
        <w:t>Linguistic Typology</w:t>
      </w:r>
      <w:r w:rsidRPr="00860B89">
        <w:rPr>
          <w:rFonts w:cs="Times New Roman"/>
          <w:noProof/>
        </w:rPr>
        <w:t xml:space="preserve"> 3(3). 341–360. doi:10.1515/lity.1999.3.3.341. http://www.degruyter.com/view/j/lity.1999.3.issue-3/lity.1999.3.3.341/lity.1999.3.3.341.xml.</w:t>
      </w:r>
    </w:p>
    <w:p w14:paraId="0C4A8FFD"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Hopper, Paul J. &amp; Sandra A. Thompson. 1984. The discourse basis for lexical categories in Universal Grammar. </w:t>
      </w:r>
      <w:r w:rsidRPr="00860B89">
        <w:rPr>
          <w:rFonts w:cs="Times New Roman"/>
          <w:i/>
          <w:iCs/>
          <w:noProof/>
        </w:rPr>
        <w:t>Language</w:t>
      </w:r>
      <w:r w:rsidRPr="00860B89">
        <w:rPr>
          <w:rFonts w:cs="Times New Roman"/>
          <w:noProof/>
        </w:rPr>
        <w:t xml:space="preserve"> 60(4). 703–752. doi:10.1371/journal.pone.0005772. http://www.jstor.org/stable/413797.</w:t>
      </w:r>
    </w:p>
    <w:p w14:paraId="23829136"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Hopper, Paul J. &amp; Elizabeth Closs Traugott. 2003. </w:t>
      </w:r>
      <w:r w:rsidRPr="00860B89">
        <w:rPr>
          <w:rFonts w:cs="Times New Roman"/>
          <w:i/>
          <w:iCs/>
          <w:noProof/>
        </w:rPr>
        <w:t>Grammaticalization</w:t>
      </w:r>
      <w:r w:rsidRPr="00860B89">
        <w:rPr>
          <w:rFonts w:cs="Times New Roman"/>
          <w:noProof/>
        </w:rPr>
        <w:t>. 2nd ed. (Cambridge Textbooks in Linguistics). Cambridge: Cambridge University Press.</w:t>
      </w:r>
    </w:p>
    <w:p w14:paraId="63099636"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Kinkade, M. Dale. 1983. Salish evidence against the universality of “noun” and “verb.” </w:t>
      </w:r>
      <w:r w:rsidRPr="00860B89">
        <w:rPr>
          <w:rFonts w:cs="Times New Roman"/>
          <w:i/>
          <w:iCs/>
          <w:noProof/>
        </w:rPr>
        <w:t>Lingua</w:t>
      </w:r>
      <w:r w:rsidRPr="00860B89">
        <w:rPr>
          <w:rFonts w:cs="Times New Roman"/>
          <w:noProof/>
        </w:rPr>
        <w:t xml:space="preserve"> 60(1). 25–39. doi:10.1016/0024-3841(83)90045-1.</w:t>
      </w:r>
    </w:p>
    <w:p w14:paraId="01D48E68"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Koch, Karsten &amp; Lisa Matthewson. 2009. The lexical category debate in Salish and its relevance for Tagalog. </w:t>
      </w:r>
      <w:r w:rsidRPr="00860B89">
        <w:rPr>
          <w:rFonts w:cs="Times New Roman"/>
          <w:i/>
          <w:iCs/>
          <w:noProof/>
        </w:rPr>
        <w:t>Theoretical Linguistics</w:t>
      </w:r>
      <w:r w:rsidRPr="00860B89">
        <w:rPr>
          <w:rFonts w:cs="Times New Roman"/>
          <w:noProof/>
        </w:rPr>
        <w:t xml:space="preserve"> 35(1). 125–137. doi:10.1515/THLI.2009.007.</w:t>
      </w:r>
    </w:p>
    <w:p w14:paraId="5267D7C3"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Lichtenberk, Frank. 2017. Lexical and grammatical flexibility in Toqabaqita. </w:t>
      </w:r>
      <w:r w:rsidRPr="00860B89">
        <w:rPr>
          <w:rFonts w:cs="Times New Roman"/>
          <w:i/>
          <w:iCs/>
          <w:noProof/>
        </w:rPr>
        <w:t>Studies in Language</w:t>
      </w:r>
      <w:r w:rsidRPr="00860B89">
        <w:rPr>
          <w:rFonts w:cs="Times New Roman"/>
          <w:noProof/>
        </w:rPr>
        <w:t xml:space="preserve"> 41(2). 496–501. doi:10.1075/sl.41.2.07lic. http://www.jbe-platform.com/content/journals/10.1075/sl.41.2.07lic.</w:t>
      </w:r>
    </w:p>
    <w:p w14:paraId="74CD4595"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Lier, Eva van. 2006. </w:t>
      </w:r>
      <w:r w:rsidRPr="00860B89">
        <w:rPr>
          <w:rFonts w:cs="Times New Roman"/>
          <w:i/>
          <w:iCs/>
          <w:noProof/>
        </w:rPr>
        <w:t>Parts-of-speech systems and dependent clauses: A typological study</w:t>
      </w:r>
      <w:r w:rsidRPr="00860B89">
        <w:rPr>
          <w:rFonts w:cs="Times New Roman"/>
          <w:noProof/>
        </w:rPr>
        <w:t xml:space="preserve">. </w:t>
      </w:r>
      <w:r w:rsidRPr="00860B89">
        <w:rPr>
          <w:rFonts w:cs="Times New Roman"/>
          <w:i/>
          <w:iCs/>
          <w:noProof/>
        </w:rPr>
        <w:t>Folia Linguistica</w:t>
      </w:r>
      <w:r w:rsidRPr="00860B89">
        <w:rPr>
          <w:rFonts w:cs="Times New Roman"/>
          <w:noProof/>
        </w:rPr>
        <w:t>. Vol. 40. doi:10.1515/flin.40.3-4.239.</w:t>
      </w:r>
    </w:p>
    <w:p w14:paraId="01F34BA3"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Lier, Eva van. 2016. Lexical flexibility in Oceanic languages. </w:t>
      </w:r>
      <w:r w:rsidRPr="00860B89">
        <w:rPr>
          <w:rFonts w:cs="Times New Roman"/>
          <w:i/>
          <w:iCs/>
          <w:noProof/>
        </w:rPr>
        <w:t>Linguistic Typology</w:t>
      </w:r>
      <w:r w:rsidRPr="00860B89">
        <w:rPr>
          <w:rFonts w:cs="Times New Roman"/>
          <w:noProof/>
        </w:rPr>
        <w:t xml:space="preserve"> 20(2). 197–232. doi:10.1515/lingty-2016-0005.</w:t>
      </w:r>
    </w:p>
    <w:p w14:paraId="6DA94BE8"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Lier, Eva van &amp; Jan Rijkhoff. 2013. Flexible word classes in linguistic typology and grammatical theory. In Eva van Lier &amp; Jan Rijkhoff (eds.), </w:t>
      </w:r>
      <w:r w:rsidRPr="00860B89">
        <w:rPr>
          <w:rFonts w:cs="Times New Roman"/>
          <w:i/>
          <w:iCs/>
          <w:noProof/>
        </w:rPr>
        <w:t>Flexible word classes: Typological studies of underspecified parts of speech</w:t>
      </w:r>
      <w:r w:rsidRPr="00860B89">
        <w:rPr>
          <w:rFonts w:cs="Times New Roman"/>
          <w:noProof/>
        </w:rPr>
        <w:t>, 1–30. Oxford: Oxford University Press.</w:t>
      </w:r>
    </w:p>
    <w:p w14:paraId="12D1FD1F"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Lier, Evan van. 2017. Introduction: Lexical flexibility in Oceanic languages. </w:t>
      </w:r>
      <w:r w:rsidRPr="00860B89">
        <w:rPr>
          <w:rFonts w:cs="Times New Roman"/>
          <w:i/>
          <w:iCs/>
          <w:noProof/>
        </w:rPr>
        <w:t>Studies in Language</w:t>
      </w:r>
      <w:r w:rsidRPr="00860B89">
        <w:rPr>
          <w:rFonts w:cs="Times New Roman"/>
          <w:noProof/>
        </w:rPr>
        <w:t xml:space="preserve"> 41(2). 241–254. doi:10.1075/sl.41.2.01van. http://www.jbe-platform.com/content/journals/10.1075/sl.41.2.01van.</w:t>
      </w:r>
    </w:p>
    <w:p w14:paraId="1CE83FCB"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Luuk, Erkki. 2010. Nouns, verbs and flexibles: Implications for typologies of word classes. </w:t>
      </w:r>
      <w:r w:rsidRPr="00860B89">
        <w:rPr>
          <w:rFonts w:cs="Times New Roman"/>
          <w:i/>
          <w:iCs/>
          <w:noProof/>
        </w:rPr>
        <w:t>Language Sciences</w:t>
      </w:r>
      <w:r w:rsidRPr="00860B89">
        <w:rPr>
          <w:rFonts w:cs="Times New Roman"/>
          <w:noProof/>
        </w:rPr>
        <w:t xml:space="preserve"> 32(3). Elsevier Ltd. 349–365. doi:10.1016/j.langsci.2009.02.001. http://dx.doi.org/10.1016/j.langsci.2009.02.001.</w:t>
      </w:r>
    </w:p>
    <w:p w14:paraId="14E404B3"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Mithun, Marianne. 2012. Core argument patterns and deep genetic relations: Hierarchical systems in Northern California. In Pirkko Suihkonen, Bernard Comrie &amp; Valery Solovyev (eds.), </w:t>
      </w:r>
      <w:r w:rsidRPr="00860B89">
        <w:rPr>
          <w:rFonts w:cs="Times New Roman"/>
          <w:i/>
          <w:iCs/>
          <w:noProof/>
        </w:rPr>
        <w:t>Argument structure and grammatical relations: A crosslinguistic typology</w:t>
      </w:r>
      <w:r w:rsidRPr="00860B89">
        <w:rPr>
          <w:rFonts w:cs="Times New Roman"/>
          <w:noProof/>
        </w:rPr>
        <w:t>, 257–294. (Studies in Language Companion Series 126). Amsterdam: John Benjamins.</w:t>
      </w:r>
    </w:p>
    <w:p w14:paraId="0A94F21D"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Mithun, Marianne. 2013. Prosody and independence: Free and bound person marking. In Dik Bakker &amp; Martin Haspelmath (eds.), </w:t>
      </w:r>
      <w:r w:rsidRPr="00860B89">
        <w:rPr>
          <w:rFonts w:cs="Times New Roman"/>
          <w:i/>
          <w:iCs/>
          <w:noProof/>
        </w:rPr>
        <w:t>Languages across boundaries: Studies in memory of Anna Siewierska</w:t>
      </w:r>
      <w:r w:rsidRPr="00860B89">
        <w:rPr>
          <w:rFonts w:cs="Times New Roman"/>
          <w:noProof/>
        </w:rPr>
        <w:t>, 291–312. Berlin: Mouton de Gruyter.</w:t>
      </w:r>
    </w:p>
    <w:p w14:paraId="0F190706"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Nakayama, Toshihide. 1997. Discourse-pragmatic dynamism in Nuu-chah-nulth (Nootka) morphosyntax. University of California, Santa Barbara. doi:10.16953/deusbed.74839.</w:t>
      </w:r>
    </w:p>
    <w:p w14:paraId="4E2F2567"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Nakayama, Toshihide. 2002. </w:t>
      </w:r>
      <w:r w:rsidRPr="00860B89">
        <w:rPr>
          <w:rFonts w:cs="Times New Roman"/>
          <w:i/>
          <w:iCs/>
          <w:noProof/>
        </w:rPr>
        <w:t>Nuuchahnulth (Nootka) morphosyntax</w:t>
      </w:r>
      <w:r w:rsidRPr="00860B89">
        <w:rPr>
          <w:rFonts w:cs="Times New Roman"/>
          <w:noProof/>
        </w:rPr>
        <w:t>. (University of California Publications in Linguistics 134). Berkeley: University of California Press.</w:t>
      </w:r>
    </w:p>
    <w:p w14:paraId="01BAD16A"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Palmer, Bill. 2017. Categorial flexibility as an artefact of the analysis. </w:t>
      </w:r>
      <w:r w:rsidRPr="00860B89">
        <w:rPr>
          <w:rFonts w:cs="Times New Roman"/>
          <w:i/>
          <w:iCs/>
          <w:noProof/>
        </w:rPr>
        <w:t>Studies in Language</w:t>
      </w:r>
      <w:r w:rsidRPr="00860B89">
        <w:rPr>
          <w:rFonts w:cs="Times New Roman"/>
          <w:noProof/>
        </w:rPr>
        <w:t xml:space="preserve"> 41(2). 408–444. doi:10.1075/sl.41.2.05pal. http://www.jbe-platform.com/content/journals/10.1075/sl.41.2.05pal.</w:t>
      </w:r>
    </w:p>
    <w:p w14:paraId="77007FAF"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Rijkhoff, Jan. 2007. Word classes. </w:t>
      </w:r>
      <w:r w:rsidRPr="00860B89">
        <w:rPr>
          <w:rFonts w:cs="Times New Roman"/>
          <w:i/>
          <w:iCs/>
          <w:noProof/>
        </w:rPr>
        <w:t>Language &amp; Linguistics Compass</w:t>
      </w:r>
      <w:r w:rsidRPr="00860B89">
        <w:rPr>
          <w:rFonts w:cs="Times New Roman"/>
          <w:noProof/>
        </w:rPr>
        <w:t xml:space="preserve"> 1(6). 709–726. doi:10.1111/j.1749-818X.2007.00030.x. http://doi.wiley.com/10.1111/j.1749-818X.2007.00030.x.</w:t>
      </w:r>
    </w:p>
    <w:p w14:paraId="692F54E9"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Rijkhoff, Jan &amp; Eva van Lier (eds.). 2013. </w:t>
      </w:r>
      <w:r w:rsidRPr="00860B89">
        <w:rPr>
          <w:rFonts w:cs="Times New Roman"/>
          <w:i/>
          <w:iCs/>
          <w:noProof/>
        </w:rPr>
        <w:t>Flexible word classes: Typological studies of underspecified parts of speech</w:t>
      </w:r>
      <w:r w:rsidRPr="00860B89">
        <w:rPr>
          <w:rFonts w:cs="Times New Roman"/>
          <w:noProof/>
        </w:rPr>
        <w:t>. Oxford: Oxford University Press.</w:t>
      </w:r>
    </w:p>
    <w:p w14:paraId="57D9549F"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Sadock, Jerrold M. 1999. The nominalist theory of Eskimo: A case study in scientific self-deception. </w:t>
      </w:r>
      <w:r w:rsidRPr="00860B89">
        <w:rPr>
          <w:rFonts w:cs="Times New Roman"/>
          <w:i/>
          <w:iCs/>
          <w:noProof/>
        </w:rPr>
        <w:t>International Journal of American Linguistics</w:t>
      </w:r>
      <w:r w:rsidRPr="00860B89">
        <w:rPr>
          <w:rFonts w:cs="Times New Roman"/>
          <w:noProof/>
        </w:rPr>
        <w:t xml:space="preserve"> 65(4). 383–406.</w:t>
      </w:r>
    </w:p>
    <w:p w14:paraId="479039C5"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Thompson, Sandra A. 1989. A discourse approach to the cross-linguistic category “Adjective.” In Roberta Corrigan, Fred R. Eckman &amp; Michael Noonan (eds.), </w:t>
      </w:r>
      <w:r w:rsidRPr="00860B89">
        <w:rPr>
          <w:rFonts w:cs="Times New Roman"/>
          <w:i/>
          <w:iCs/>
          <w:noProof/>
        </w:rPr>
        <w:t>Linguistic categorization</w:t>
      </w:r>
      <w:r w:rsidRPr="00860B89">
        <w:rPr>
          <w:rFonts w:cs="Times New Roman"/>
          <w:noProof/>
        </w:rPr>
        <w:t>, 245–266. (Current Issues in Linguistic Theory 61). Amsterdam: John Benjamins.</w:t>
      </w:r>
    </w:p>
    <w:p w14:paraId="03050486"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860B89">
        <w:rPr>
          <w:rFonts w:cs="Times New Roman"/>
          <w:i/>
          <w:iCs/>
          <w:noProof/>
        </w:rPr>
        <w:t>Lexical polycategoriality: Cross-linguistic, cross-theoretical, and language acquisition approaches</w:t>
      </w:r>
      <w:r w:rsidRPr="00860B89">
        <w:rPr>
          <w:rFonts w:cs="Times New Roman"/>
          <w:noProof/>
        </w:rPr>
        <w:t>, 1–34. (Studies in Language Companion Series 182). Amsterdam: John Benjamins.</w:t>
      </w:r>
    </w:p>
    <w:p w14:paraId="728B46DE" w14:textId="77777777" w:rsidR="00860B89" w:rsidRPr="00860B89" w:rsidRDefault="00860B89" w:rsidP="00860B89">
      <w:pPr>
        <w:widowControl w:val="0"/>
        <w:autoSpaceDE w:val="0"/>
        <w:autoSpaceDN w:val="0"/>
        <w:adjustRightInd w:val="0"/>
        <w:spacing w:before="120" w:after="120" w:line="240" w:lineRule="auto"/>
        <w:ind w:left="480" w:hanging="480"/>
        <w:rPr>
          <w:rFonts w:cs="Times New Roman"/>
          <w:noProof/>
        </w:rPr>
      </w:pPr>
      <w:r w:rsidRPr="00860B89">
        <w:rPr>
          <w:rFonts w:cs="Times New Roman"/>
          <w:noProof/>
        </w:rPr>
        <w:t xml:space="preserve">Vapnarsky, Valentina &amp; Edy Veneziano (eds.). 2017b. </w:t>
      </w:r>
      <w:r w:rsidRPr="00860B89">
        <w:rPr>
          <w:rFonts w:cs="Times New Roman"/>
          <w:i/>
          <w:iCs/>
          <w:noProof/>
        </w:rPr>
        <w:t>Lexical polycategoriality: Cross-linguistic, cross-theoretical and language acquisition approaches</w:t>
      </w:r>
      <w:r w:rsidRPr="00860B89">
        <w:rPr>
          <w:rFonts w:cs="Times New Roman"/>
          <w:noProof/>
        </w:rPr>
        <w:t>. (Studies in Language Companion Series 182). Amsterdam: John Benjamins.</w:t>
      </w:r>
    </w:p>
    <w:p w14:paraId="1E35BCF7" w14:textId="2284F6D2" w:rsidR="00FD59DC" w:rsidRPr="00FD59DC" w:rsidRDefault="0020387A" w:rsidP="000762EE">
      <w:pPr>
        <w:spacing w:before="120" w:after="120" w:line="240" w:lineRule="auto"/>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AAA27" w14:textId="77777777" w:rsidR="00860784" w:rsidRDefault="00860784" w:rsidP="00CA5A11">
      <w:r>
        <w:separator/>
      </w:r>
    </w:p>
  </w:endnote>
  <w:endnote w:type="continuationSeparator" w:id="0">
    <w:p w14:paraId="5C3F6DDA" w14:textId="77777777" w:rsidR="00860784" w:rsidRDefault="00860784"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89573543"/>
      <w:docPartObj>
        <w:docPartGallery w:val="Page Numbers (Bottom of Page)"/>
        <w:docPartUnique/>
      </w:docPartObj>
    </w:sdtPr>
    <w:sdtEndPr>
      <w:rPr>
        <w:noProof/>
      </w:rPr>
    </w:sdtEndPr>
    <w:sdtContent>
      <w:p w14:paraId="429F0572" w14:textId="399F98E7" w:rsidR="00860784" w:rsidRDefault="00860784" w:rsidP="007268BD">
        <w:pPr>
          <w:pStyle w:val="Footer"/>
          <w:jc w:val="center"/>
        </w:pPr>
        <w:r>
          <w:rPr>
            <w:noProof w:val="0"/>
          </w:rPr>
          <w:fldChar w:fldCharType="begin"/>
        </w:r>
        <w:r>
          <w:instrText xml:space="preserve"> PAGE   \* MERGEFORMAT </w:instrText>
        </w:r>
        <w:r>
          <w:rPr>
            <w:noProof w:val="0"/>
          </w:rPr>
          <w:fldChar w:fldCharType="separate"/>
        </w:r>
        <w:r w:rsidR="00860B89">
          <w:t>6</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31759226"/>
      <w:docPartObj>
        <w:docPartGallery w:val="Page Numbers (Bottom of Page)"/>
        <w:docPartUnique/>
      </w:docPartObj>
    </w:sdtPr>
    <w:sdtEndPr>
      <w:rPr>
        <w:noProof/>
      </w:rPr>
    </w:sdtEndPr>
    <w:sdtContent>
      <w:p w14:paraId="09254E4E" w14:textId="47406293" w:rsidR="00860784" w:rsidRDefault="00860784" w:rsidP="00FD59DC">
        <w:pPr>
          <w:pStyle w:val="Footer"/>
          <w:jc w:val="center"/>
        </w:pPr>
        <w:r>
          <w:rPr>
            <w:noProof w:val="0"/>
          </w:rPr>
          <w:fldChar w:fldCharType="begin"/>
        </w:r>
        <w:r>
          <w:instrText xml:space="preserve"> PAGE   \* MERGEFORMAT </w:instrText>
        </w:r>
        <w:r>
          <w:rPr>
            <w:noProof w:val="0"/>
          </w:rPr>
          <w:fldChar w:fldCharType="separate"/>
        </w:r>
        <w:r w:rsidR="00860B89">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6BAC2" w14:textId="77777777" w:rsidR="00860784" w:rsidRDefault="00860784" w:rsidP="00CA5A11">
      <w:r>
        <w:separator/>
      </w:r>
    </w:p>
  </w:footnote>
  <w:footnote w:type="continuationSeparator" w:id="0">
    <w:p w14:paraId="174445F7" w14:textId="77777777" w:rsidR="00860784" w:rsidRDefault="00860784" w:rsidP="00CA5A11">
      <w:r>
        <w:continuationSeparator/>
      </w:r>
    </w:p>
  </w:footnote>
  <w:footnote w:id="1">
    <w:p w14:paraId="19D9D40C" w14:textId="183B4F5C" w:rsidR="00860784" w:rsidRDefault="00860784" w:rsidP="003770F8">
      <w:pPr>
        <w:pStyle w:val="FootnoteText"/>
      </w:pPr>
      <w:r>
        <w:rPr>
          <w:rStyle w:val="FootnoteReference"/>
        </w:rPr>
        <w:footnoteRef/>
      </w:r>
      <w:r>
        <w:t xml:space="preserve"> Grammatical (as opposed to lexical), closed-class categories such as demonstratives may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ossibility will not be discussed here.</w:t>
      </w:r>
    </w:p>
    <w:p w14:paraId="69745C48" w14:textId="6CBCF2E0" w:rsidR="00860784" w:rsidRDefault="00860784">
      <w:pPr>
        <w:pStyle w:val="FootnoteText"/>
      </w:pPr>
      <w:r>
        <w:t xml:space="preserve"> </w:t>
      </w:r>
    </w:p>
  </w:footnote>
  <w:footnote w:id="2">
    <w:p w14:paraId="3B9BB35E" w14:textId="3C8AFA2E" w:rsidR="00860784" w:rsidRDefault="00860784">
      <w:pPr>
        <w:pStyle w:val="FootnoteText"/>
      </w:pPr>
      <w:r>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say,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fldChar w:fldCharType="begin" w:fldLock="1"/>
      </w:r>
      <w:r>
        <w:instrText>ADDIN CSL_CITATION { "citationItems" : [ { "id" : "ITEM-1", "itemData" : { "abstract" : "This is a general introduction to grammatical ization, the change whereby lexical terms and constructions come in certain linguistic contexts to serve grammatical functions, and, once grammaticalized, continue to develop new grammatical func? tions. Thus nouns and verbs may change over time into grammatical elements such as case markers, sentence connectives, and auxiliaries. The authors synthe? size work from several areas of linguistics, including historical linguistics. dis? course analysis, and pragmatics. Data are drawn from many languages including Ewe, Finnish, French, Hindi, Hittite, Japanese, Malay, and especially English. This second edition has been thoroughly revised with substantial updates on theoretical and methodological issues that have arisen in the decade since the first edition, and includes a significantly expanded pibliography. Particular at? tention is paid to recent debates over directionality in change and the role of grammaticalization in creolization. Grammaticalization will be a valuable and stimulating textbook for all linguists interested in the development of grammatical forms. Readers in anthropology and psychology will also appreciate the insights it offers into the interaction of language and structure and use.",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id" : "ITEM-1", "issued" : { "date-parts" : [ [ "2003" ] ] }, "publisher" : "Cambridge University Press", "publisher-place" : "Cambridge", "title" : "Grammaticalization", "type" : "book" }, "locator" : "2", "uris" : [ "http://www.mendeley.com/documents/?uuid=269544ae-2a75-4691-ab62-f388f1224763" ] } ], "mendeley" : { "formattedCitation" : "(Hopper &amp; Traugott 2003:2)", "plainTextFormattedCitation" : "(Hopper &amp; Traugott 2003:2)", "previouslyFormattedCitation" : "(Hopper &amp; Traugott 2003:2)" }, "properties" : {  }, "schema" : "https://github.com/citation-style-language/schema/raw/master/csl-citation.json" }</w:instrText>
      </w:r>
      <w:r>
        <w:fldChar w:fldCharType="separate"/>
      </w:r>
      <w:r w:rsidRPr="00686E16">
        <w:rPr>
          <w:noProof/>
        </w:rPr>
        <w:t>(Hopper &amp; Traugott 2003:2)</w:t>
      </w:r>
      <w:r>
        <w:fldChar w:fldCharType="end"/>
      </w:r>
      <w:r>
        <w:t xml:space="preserve">. While this choice of terms is admittedly less than ideal, I have yet to find a better term for the notion I am calling </w:t>
      </w:r>
      <w:r w:rsidRPr="00143852">
        <w:rPr>
          <w:rStyle w:val="CitationForm"/>
        </w:rPr>
        <w:t>grammaticization</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6F00" w14:textId="4488DF3D" w:rsidR="00860784" w:rsidRDefault="00860784">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4"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1"/>
  </w:num>
  <w:num w:numId="3">
    <w:abstractNumId w:val="3"/>
  </w:num>
  <w:num w:numId="4">
    <w:abstractNumId w:val="3"/>
  </w:num>
  <w:num w:numId="5">
    <w:abstractNumId w:val="3"/>
  </w:num>
  <w:num w:numId="6">
    <w:abstractNumId w:val="3"/>
  </w:num>
  <w:num w:numId="7">
    <w:abstractNumId w:val="4"/>
  </w:num>
  <w:num w:numId="8">
    <w:abstractNumId w:val="5"/>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12C2F"/>
    <w:rsid w:val="000248C4"/>
    <w:rsid w:val="000258F5"/>
    <w:rsid w:val="00071549"/>
    <w:rsid w:val="000762EE"/>
    <w:rsid w:val="00087A44"/>
    <w:rsid w:val="00132AD3"/>
    <w:rsid w:val="001344CB"/>
    <w:rsid w:val="00143852"/>
    <w:rsid w:val="001B5863"/>
    <w:rsid w:val="001D73BA"/>
    <w:rsid w:val="001F590F"/>
    <w:rsid w:val="0020387A"/>
    <w:rsid w:val="00241552"/>
    <w:rsid w:val="0024518B"/>
    <w:rsid w:val="00274D9B"/>
    <w:rsid w:val="002E02BA"/>
    <w:rsid w:val="00313B0C"/>
    <w:rsid w:val="00323BEF"/>
    <w:rsid w:val="00327B49"/>
    <w:rsid w:val="00341C59"/>
    <w:rsid w:val="003770F8"/>
    <w:rsid w:val="0038538F"/>
    <w:rsid w:val="00396F5C"/>
    <w:rsid w:val="003A3611"/>
    <w:rsid w:val="003F11AA"/>
    <w:rsid w:val="004073EB"/>
    <w:rsid w:val="00441E13"/>
    <w:rsid w:val="00451C7B"/>
    <w:rsid w:val="004573C0"/>
    <w:rsid w:val="00482675"/>
    <w:rsid w:val="004841B6"/>
    <w:rsid w:val="00490AA9"/>
    <w:rsid w:val="004F13E5"/>
    <w:rsid w:val="005340F3"/>
    <w:rsid w:val="00536211"/>
    <w:rsid w:val="005A19D2"/>
    <w:rsid w:val="005A4BB2"/>
    <w:rsid w:val="005C6169"/>
    <w:rsid w:val="005F0BD8"/>
    <w:rsid w:val="005F36E8"/>
    <w:rsid w:val="006303DE"/>
    <w:rsid w:val="00686E16"/>
    <w:rsid w:val="006905E7"/>
    <w:rsid w:val="006969E7"/>
    <w:rsid w:val="006E761D"/>
    <w:rsid w:val="00703236"/>
    <w:rsid w:val="00707838"/>
    <w:rsid w:val="007268BD"/>
    <w:rsid w:val="00727663"/>
    <w:rsid w:val="00744976"/>
    <w:rsid w:val="00772DC0"/>
    <w:rsid w:val="007C7241"/>
    <w:rsid w:val="007E405D"/>
    <w:rsid w:val="007E78E9"/>
    <w:rsid w:val="007F0F8F"/>
    <w:rsid w:val="00833849"/>
    <w:rsid w:val="00834040"/>
    <w:rsid w:val="0084363F"/>
    <w:rsid w:val="00850686"/>
    <w:rsid w:val="00860784"/>
    <w:rsid w:val="00860B89"/>
    <w:rsid w:val="008708F8"/>
    <w:rsid w:val="00885AAC"/>
    <w:rsid w:val="00887021"/>
    <w:rsid w:val="00895263"/>
    <w:rsid w:val="008D3BA1"/>
    <w:rsid w:val="008E2C1E"/>
    <w:rsid w:val="008E7768"/>
    <w:rsid w:val="008F2838"/>
    <w:rsid w:val="009400AE"/>
    <w:rsid w:val="009417C1"/>
    <w:rsid w:val="00977F74"/>
    <w:rsid w:val="0099612C"/>
    <w:rsid w:val="009A75CD"/>
    <w:rsid w:val="009B5B1C"/>
    <w:rsid w:val="009C5A3B"/>
    <w:rsid w:val="009D2000"/>
    <w:rsid w:val="009D583B"/>
    <w:rsid w:val="009F32D4"/>
    <w:rsid w:val="00A101B4"/>
    <w:rsid w:val="00A149AF"/>
    <w:rsid w:val="00A377B9"/>
    <w:rsid w:val="00A84880"/>
    <w:rsid w:val="00A90AF3"/>
    <w:rsid w:val="00A969CA"/>
    <w:rsid w:val="00A9771E"/>
    <w:rsid w:val="00AB6A57"/>
    <w:rsid w:val="00AE0C82"/>
    <w:rsid w:val="00AF0D0E"/>
    <w:rsid w:val="00AF201D"/>
    <w:rsid w:val="00AF45E2"/>
    <w:rsid w:val="00B07B9A"/>
    <w:rsid w:val="00B36E23"/>
    <w:rsid w:val="00B57E77"/>
    <w:rsid w:val="00B87F72"/>
    <w:rsid w:val="00B96524"/>
    <w:rsid w:val="00BC46BE"/>
    <w:rsid w:val="00BF1025"/>
    <w:rsid w:val="00BF31B7"/>
    <w:rsid w:val="00C141DD"/>
    <w:rsid w:val="00C2728F"/>
    <w:rsid w:val="00C3108A"/>
    <w:rsid w:val="00C46958"/>
    <w:rsid w:val="00C61826"/>
    <w:rsid w:val="00C61ADB"/>
    <w:rsid w:val="00CA5A11"/>
    <w:rsid w:val="00CB6B00"/>
    <w:rsid w:val="00D04D68"/>
    <w:rsid w:val="00D36331"/>
    <w:rsid w:val="00D36FFB"/>
    <w:rsid w:val="00D4196C"/>
    <w:rsid w:val="00D8701A"/>
    <w:rsid w:val="00D87F39"/>
    <w:rsid w:val="00DB142A"/>
    <w:rsid w:val="00DD2ACE"/>
    <w:rsid w:val="00DD33E8"/>
    <w:rsid w:val="00DE6C31"/>
    <w:rsid w:val="00E60471"/>
    <w:rsid w:val="00E62FD7"/>
    <w:rsid w:val="00EE3686"/>
    <w:rsid w:val="00EE5A6A"/>
    <w:rsid w:val="00F02440"/>
    <w:rsid w:val="00F17A5B"/>
    <w:rsid w:val="00F373EB"/>
    <w:rsid w:val="00F42AC7"/>
    <w:rsid w:val="00F54FE5"/>
    <w:rsid w:val="00F55007"/>
    <w:rsid w:val="00F610E6"/>
    <w:rsid w:val="00F77DEF"/>
    <w:rsid w:val="00FB3241"/>
    <w:rsid w:val="00FD59DC"/>
    <w:rsid w:val="00FF2364"/>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8133418"/>
  <w15:chartTrackingRefBased/>
  <w15:docId w15:val="{EEC23829-05ED-4872-AA1D-5042086DC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3852"/>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rsid w:val="008E7768"/>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143852"/>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885AAC"/>
    <w:pPr>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18D6A5-E4C2-4EE7-8D54-D91244D0B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6</Pages>
  <Words>11308</Words>
  <Characters>64456</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20</cp:revision>
  <dcterms:created xsi:type="dcterms:W3CDTF">2017-12-29T19:56:00Z</dcterms:created>
  <dcterms:modified xsi:type="dcterms:W3CDTF">2017-12-3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